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455340">
        <w:rPr>
          <w:rStyle w:val="Sprotnaopomba-sklic"/>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sidRPr="00455340">
        <w:rPr>
          <w:rStyle w:val="Sprotnaopomba-sklic"/>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sidRPr="00455340">
        <w:rPr>
          <w:rStyle w:val="Sprotnaopomba-sklic"/>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sidRPr="00455340">
        <w:rPr>
          <w:rStyle w:val="Sprotnaopomba-sklic"/>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sidRPr="00455340">
        <w:rPr>
          <w:rStyle w:val="Sprotnaopomba-sklic"/>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747FAB">
      <w:pPr>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inkrementalno modeliranje, skupinsko delo, enostavnost in validacija</w:t>
      </w:r>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Ambler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747FAB">
      <w:pPr>
        <w:contextualSpacing/>
        <w:jc w:val="both"/>
        <w:rPr>
          <w:rFonts w:ascii="Times New Roman" w:hAnsi="Times New Roman" w:cs="Times New Roman"/>
          <w:sz w:val="24"/>
        </w:rPr>
      </w:pPr>
      <w:r>
        <w:rPr>
          <w:rFonts w:ascii="Times New Roman" w:hAnsi="Times New Roman" w:cs="Times New Roman"/>
          <w:sz w:val="24"/>
        </w:rPr>
        <w:t xml:space="preserve">Iterativno in inkrementalno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740DFC">
      <w:pPr>
        <w:pStyle w:val="Odstavekseznama"/>
        <w:numPr>
          <w:ilvl w:val="0"/>
          <w:numId w:val="17"/>
        </w:numPr>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delave</w:t>
      </w:r>
      <w:r w:rsidR="00747FAB" w:rsidRPr="00740DFC">
        <w:rPr>
          <w:rFonts w:ascii="Times New Roman" w:hAnsi="Times New Roman" w:cs="Times New Roman"/>
          <w:sz w:val="24"/>
        </w:rPr>
        <w:t xml:space="preserve"> več vzporednih modelov,</w:t>
      </w:r>
    </w:p>
    <w:p w:rsid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inkrementov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Ambler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w:t>
      </w:r>
      <w:r>
        <w:rPr>
          <w:rFonts w:ascii="Times New Roman" w:hAnsi="Times New Roman" w:cs="Times New Roman"/>
          <w:sz w:val="24"/>
        </w:rPr>
        <w:lastRenderedPageBreak/>
        <w:t xml:space="preserve">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B52A48">
      <w:pPr>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365B0F">
      <w:pPr>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Navadno je za uspeh projekta potrebna večja stopnja vključenosti vlagateljev.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B52A48">
      <w:pPr>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B52A48">
      <w:pPr>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B52A48" w:rsidRDefault="00B52A48" w:rsidP="00B52A48">
      <w:pPr>
        <w:jc w:val="both"/>
        <w:rPr>
          <w:rFonts w:ascii="Times New Roman" w:hAnsi="Times New Roman" w:cs="Times New Roman"/>
          <w:sz w:val="24"/>
        </w:rPr>
      </w:pPr>
      <w:r>
        <w:rPr>
          <w:rFonts w:ascii="Times New Roman" w:hAnsi="Times New Roman" w:cs="Times New Roman"/>
          <w:sz w:val="24"/>
        </w:rPr>
        <w:lastRenderedPageBreak/>
        <w:t>Validacijo definirajo prakse:</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5B4D29">
      <w:pPr>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7F4174">
      <w:pPr>
        <w:jc w:val="both"/>
        <w:rPr>
          <w:rFonts w:ascii="Times New Roman" w:hAnsi="Times New Roman" w:cs="Times New Roman"/>
          <w:sz w:val="24"/>
        </w:rPr>
      </w:pPr>
      <w:r>
        <w:rPr>
          <w:rFonts w:ascii="Times New Roman" w:hAnsi="Times New Roman" w:cs="Times New Roman"/>
          <w:sz w:val="24"/>
        </w:rPr>
        <w:t xml:space="preserve"> </w:t>
      </w:r>
    </w:p>
    <w:p w:rsidR="00304555" w:rsidRDefault="00570C23" w:rsidP="007F4174">
      <w:pPr>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sidRPr="00455340">
        <w:rPr>
          <w:rStyle w:val="Sprotnaopomba-sklic"/>
        </w:rPr>
        <w:footnoteReference w:id="6"/>
      </w:r>
      <w:r w:rsidR="00351294">
        <w:rPr>
          <w:rFonts w:ascii="Times New Roman" w:hAnsi="Times New Roman" w:cs="Times New Roman"/>
          <w:sz w:val="24"/>
        </w:rPr>
        <w:t xml:space="preserve"> in SPEM</w:t>
      </w:r>
      <w:r w:rsidR="005503ED" w:rsidRPr="00455340">
        <w:rPr>
          <w:rStyle w:val="Sprotnaopomba-sklic"/>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455340">
        <w:rPr>
          <w:rStyle w:val="Sprotnaopomba-sklic"/>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455340">
        <w:rPr>
          <w:rStyle w:val="Sprotnaopomba-sklic"/>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63E2EB09" wp14:editId="135FAF69">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455340">
        <w:rPr>
          <w:rStyle w:val="Sprotnaopomba-sklic"/>
        </w:rPr>
        <w:footnoteReference w:id="10"/>
      </w:r>
      <w:r w:rsidR="007669E9" w:rsidRPr="00F71E12">
        <w:rPr>
          <w:rFonts w:ascii="Times New Roman" w:hAnsi="Times New Roman" w:cs="Times New Roman"/>
          <w:sz w:val="24"/>
          <w:szCs w:val="20"/>
        </w:rPr>
        <w:t xml:space="preserve"> in abstraktnega</w:t>
      </w:r>
      <w:r w:rsidR="007669E9" w:rsidRPr="00455340">
        <w:rPr>
          <w:rStyle w:val="Sprotnaopomba-sklic"/>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sidRPr="00455340">
        <w:rPr>
          <w:rStyle w:val="Sprotnaopomba-sklic"/>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sidRPr="00455340">
        <w:rPr>
          <w:rStyle w:val="Sprotnaopomba-sklic"/>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BB1872">
        <w:rPr>
          <w:rFonts w:ascii="Times New Roman" w:hAnsi="Times New Roman" w:cs="Times New Roman"/>
          <w:sz w:val="24"/>
        </w:rPr>
        <w:t xml:space="preserve">M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metoda MetaME</w:t>
      </w:r>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Čeprav Unger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sidRPr="00455340">
        <w:rPr>
          <w:rStyle w:val="Sprotnaopomba-sklic"/>
        </w:rPr>
        <w:footnoteReference w:id="14"/>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sidRPr="00455340">
        <w:rPr>
          <w:rStyle w:val="Sprotnaopomba-sklic"/>
        </w:rPr>
        <w:footnoteReference w:id="15"/>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sidRPr="00455340">
        <w:rPr>
          <w:rStyle w:val="Sprotnaopomba-sklic"/>
        </w:rPr>
        <w:footnoteReference w:id="16"/>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sidRPr="00455340">
        <w:rPr>
          <w:rStyle w:val="Sprotnaopomba-sklic"/>
        </w:rPr>
        <w:footnoteReference w:id="17"/>
      </w:r>
      <w:r w:rsidR="000F004E">
        <w:rPr>
          <w:rFonts w:ascii="Times New Roman" w:hAnsi="Times New Roman" w:cs="Times New Roman"/>
          <w:sz w:val="24"/>
          <w:szCs w:val="20"/>
        </w:rPr>
        <w:t>, NAB</w:t>
      </w:r>
      <w:r w:rsidR="00C85AC8" w:rsidRPr="00455340">
        <w:rPr>
          <w:rStyle w:val="Sprotnaopomba-sklic"/>
        </w:rPr>
        <w:footnoteReference w:id="18"/>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noProof/>
          <w:sz w:val="20"/>
          <w:szCs w:val="20"/>
          <w:lang w:eastAsia="sl-SI"/>
        </w:rPr>
        <w:drawing>
          <wp:inline distT="0" distB="0" distL="0" distR="0" wp14:anchorId="16A5F8B3" wp14:editId="1A6A8312">
            <wp:extent cx="5537038" cy="4778829"/>
            <wp:effectExtent l="0" t="0" r="6985" b="317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41064" cy="4782303"/>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ED53F6"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E835E9">
        <w:rPr>
          <w:rFonts w:ascii="Times New Roman" w:hAnsi="Times New Roman" w:cs="Times New Roman"/>
          <w:sz w:val="24"/>
          <w:szCs w:val="20"/>
        </w:rPr>
        <w:t xml:space="preserve"> </w:t>
      </w:r>
      <w:r w:rsidR="007A5B25">
        <w:rPr>
          <w:rFonts w:ascii="Times New Roman" w:hAnsi="Times New Roman" w:cs="Times New Roman"/>
          <w:sz w:val="24"/>
          <w:szCs w:val="20"/>
        </w:rPr>
        <w:t>AM nam ponuja različne prakse, ki so se razvile</w:t>
      </w:r>
      <w:r w:rsidR="00ED3906">
        <w:rPr>
          <w:rFonts w:ascii="Times New Roman" w:hAnsi="Times New Roman" w:cs="Times New Roman"/>
          <w:sz w:val="24"/>
          <w:szCs w:val="20"/>
        </w:rPr>
        <w:t xml:space="preserve"> na podlagi osnovnih kategorij</w:t>
      </w:r>
      <w:r w:rsidR="009D7252">
        <w:rPr>
          <w:rFonts w:ascii="Times New Roman" w:hAnsi="Times New Roman" w:cs="Times New Roman"/>
          <w:sz w:val="24"/>
          <w:szCs w:val="20"/>
        </w:rPr>
        <w:t xml:space="preserve"> (pog. 6.1)</w:t>
      </w:r>
      <w:r w:rsidR="003E79C0">
        <w:rPr>
          <w:rFonts w:ascii="Times New Roman" w:hAnsi="Times New Roman" w:cs="Times New Roman"/>
          <w:sz w:val="24"/>
          <w:szCs w:val="20"/>
        </w:rPr>
        <w:t xml:space="preserve"> </w:t>
      </w:r>
      <w:r w:rsidR="007A5B25">
        <w:rPr>
          <w:rFonts w:ascii="Times New Roman" w:hAnsi="Times New Roman" w:cs="Times New Roman"/>
          <w:sz w:val="24"/>
          <w:szCs w:val="20"/>
        </w:rPr>
        <w:t>znotraj posameznih</w:t>
      </w:r>
      <w:r w:rsidR="000B291F">
        <w:rPr>
          <w:rFonts w:ascii="Times New Roman" w:hAnsi="Times New Roman" w:cs="Times New Roman"/>
          <w:sz w:val="24"/>
          <w:szCs w:val="20"/>
        </w:rPr>
        <w:t xml:space="preserve"> agilnih</w:t>
      </w:r>
      <w:r w:rsidR="007A5B25">
        <w:rPr>
          <w:rFonts w:ascii="Times New Roman" w:hAnsi="Times New Roman" w:cs="Times New Roman"/>
          <w:sz w:val="24"/>
          <w:szCs w:val="20"/>
        </w:rPr>
        <w:t xml:space="preserve"> procesnih modelov</w:t>
      </w:r>
      <w:r w:rsidR="00C0325A">
        <w:rPr>
          <w:rFonts w:ascii="Times New Roman" w:hAnsi="Times New Roman" w:cs="Times New Roman"/>
          <w:sz w:val="24"/>
          <w:szCs w:val="20"/>
        </w:rPr>
        <w:t>.</w:t>
      </w:r>
      <w:r w:rsidR="009A4AEF">
        <w:rPr>
          <w:rFonts w:ascii="Times New Roman" w:hAnsi="Times New Roman" w:cs="Times New Roman"/>
          <w:sz w:val="24"/>
          <w:szCs w:val="20"/>
        </w:rPr>
        <w:t xml:space="preserve"> Nekaj vidnejših</w:t>
      </w:r>
      <w:r w:rsidR="00455D4C">
        <w:rPr>
          <w:rFonts w:ascii="Times New Roman" w:hAnsi="Times New Roman" w:cs="Times New Roman"/>
          <w:sz w:val="24"/>
          <w:szCs w:val="20"/>
        </w:rPr>
        <w:t xml:space="preserve"> praks posameznih procesnih modelov</w:t>
      </w:r>
      <w:r w:rsidR="009A4AEF">
        <w:rPr>
          <w:rFonts w:ascii="Times New Roman" w:hAnsi="Times New Roman" w:cs="Times New Roman"/>
          <w:sz w:val="24"/>
          <w:szCs w:val="20"/>
        </w:rPr>
        <w:t xml:space="preserve"> je predstavljenih v PRILOGA F.</w:t>
      </w:r>
      <w:r w:rsidR="00455D4C">
        <w:rPr>
          <w:rFonts w:ascii="Times New Roman" w:hAnsi="Times New Roman" w:cs="Times New Roman"/>
          <w:sz w:val="24"/>
          <w:szCs w:val="20"/>
        </w:rPr>
        <w:t xml:space="preserve"> </w:t>
      </w:r>
      <w:r w:rsidR="007C5363">
        <w:rPr>
          <w:rFonts w:ascii="Times New Roman" w:hAnsi="Times New Roman" w:cs="Times New Roman"/>
          <w:sz w:val="24"/>
          <w:szCs w:val="20"/>
        </w:rPr>
        <w:t>Te prakse nato uporabimo za podpo</w:t>
      </w:r>
      <w:r w:rsidR="001349A8">
        <w:rPr>
          <w:rFonts w:ascii="Times New Roman" w:hAnsi="Times New Roman" w:cs="Times New Roman"/>
          <w:sz w:val="24"/>
          <w:szCs w:val="20"/>
        </w:rPr>
        <w:t>ro</w:t>
      </w:r>
      <w:r w:rsidR="00CD4A44">
        <w:rPr>
          <w:rFonts w:ascii="Times New Roman" w:hAnsi="Times New Roman" w:cs="Times New Roman"/>
          <w:sz w:val="24"/>
          <w:szCs w:val="20"/>
        </w:rPr>
        <w:t xml:space="preserve"> našemu</w:t>
      </w:r>
      <w:r w:rsidR="001349A8">
        <w:rPr>
          <w:rFonts w:ascii="Times New Roman" w:hAnsi="Times New Roman" w:cs="Times New Roman"/>
          <w:sz w:val="24"/>
          <w:szCs w:val="20"/>
        </w:rPr>
        <w:t xml:space="preserve"> temeljnemu procesu v kombinaciji s popolnim agilnim procesom (sl. 6.6) </w:t>
      </w:r>
      <w:r w:rsidR="001349A8">
        <w:rPr>
          <w:rFonts w:ascii="Times New Roman" w:hAnsi="Times New Roman" w:cs="Times New Roman"/>
          <w:sz w:val="24"/>
          <w:szCs w:val="20"/>
        </w:rPr>
        <w:fldChar w:fldCharType="begin"/>
      </w:r>
      <w:r w:rsidR="001349A8">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1349A8">
        <w:rPr>
          <w:rFonts w:ascii="Times New Roman" w:hAnsi="Times New Roman" w:cs="Times New Roman"/>
          <w:sz w:val="24"/>
          <w:szCs w:val="20"/>
        </w:rPr>
        <w:fldChar w:fldCharType="separate"/>
      </w:r>
      <w:r w:rsidR="001349A8" w:rsidRPr="001349A8">
        <w:rPr>
          <w:rFonts w:ascii="Times New Roman" w:hAnsi="Times New Roman" w:cs="Times New Roman"/>
          <w:sz w:val="24"/>
        </w:rPr>
        <w:t>(Ambler 2002, 10)</w:t>
      </w:r>
      <w:r w:rsidR="001349A8">
        <w:rPr>
          <w:rFonts w:ascii="Times New Roman" w:hAnsi="Times New Roman" w:cs="Times New Roman"/>
          <w:sz w:val="24"/>
          <w:szCs w:val="20"/>
        </w:rPr>
        <w:fldChar w:fldCharType="end"/>
      </w:r>
      <w:r w:rsidR="001349A8">
        <w:rPr>
          <w:rFonts w:ascii="Times New Roman" w:hAnsi="Times New Roman" w:cs="Times New Roman"/>
          <w:sz w:val="24"/>
          <w:szCs w:val="20"/>
        </w:rPr>
        <w:t>.</w:t>
      </w:r>
    </w:p>
    <w:p w:rsidR="00B61CF6" w:rsidRDefault="005C354C" w:rsidP="000C57EC">
      <w:pPr>
        <w:contextualSpacing/>
        <w:jc w:val="both"/>
        <w:rPr>
          <w:rFonts w:ascii="Times New Roman" w:hAnsi="Times New Roman" w:cs="Times New Roman"/>
          <w:sz w:val="24"/>
          <w:szCs w:val="20"/>
        </w:rPr>
      </w:pPr>
      <w:r>
        <w:rPr>
          <w:rFonts w:ascii="Times New Roman" w:hAnsi="Times New Roman" w:cs="Times New Roman"/>
          <w:sz w:val="24"/>
          <w:szCs w:val="20"/>
        </w:rPr>
        <w:t>V razvoju video iger obstajajo</w:t>
      </w:r>
      <w:r w:rsidR="007A5B25">
        <w:rPr>
          <w:rFonts w:ascii="Times New Roman" w:hAnsi="Times New Roman" w:cs="Times New Roman"/>
          <w:sz w:val="24"/>
          <w:szCs w:val="20"/>
        </w:rPr>
        <w:t xml:space="preserve"> tudi</w:t>
      </w:r>
      <w:r>
        <w:rPr>
          <w:rFonts w:ascii="Times New Roman" w:hAnsi="Times New Roman" w:cs="Times New Roman"/>
          <w:sz w:val="24"/>
          <w:szCs w:val="20"/>
        </w:rPr>
        <w:t xml:space="preserve"> neke osrednje usmeritve, ki omogočajo uspeh projektov</w:t>
      </w:r>
      <w:r w:rsidR="008D2F6B">
        <w:rPr>
          <w:rFonts w:ascii="Times New Roman" w:hAnsi="Times New Roman" w:cs="Times New Roman"/>
          <w:sz w:val="24"/>
          <w:szCs w:val="20"/>
        </w:rPr>
        <w:t>.</w:t>
      </w:r>
      <w:r w:rsidR="00ED53F6">
        <w:rPr>
          <w:rFonts w:ascii="Times New Roman" w:hAnsi="Times New Roman" w:cs="Times New Roman"/>
          <w:sz w:val="24"/>
          <w:szCs w:val="20"/>
        </w:rPr>
        <w:t xml:space="preserve"> </w:t>
      </w:r>
      <w:r w:rsidR="00610E4B">
        <w:rPr>
          <w:rFonts w:ascii="Times New Roman" w:hAnsi="Times New Roman" w:cs="Times New Roman"/>
          <w:sz w:val="24"/>
          <w:szCs w:val="20"/>
        </w:rPr>
        <w:t>P</w:t>
      </w:r>
      <w:r w:rsidR="00FF4A15">
        <w:rPr>
          <w:rFonts w:ascii="Times New Roman" w:hAnsi="Times New Roman" w:cs="Times New Roman"/>
          <w:sz w:val="24"/>
          <w:szCs w:val="20"/>
        </w:rPr>
        <w:t>otrebno</w:t>
      </w:r>
      <w:r w:rsidR="00610E4B">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w:t>
      </w:r>
      <w:r w:rsidR="0022793D">
        <w:rPr>
          <w:rFonts w:ascii="Times New Roman" w:hAnsi="Times New Roman" w:cs="Times New Roman"/>
          <w:sz w:val="24"/>
          <w:szCs w:val="20"/>
        </w:rPr>
        <w:t>e definiranja zgodb</w:t>
      </w:r>
      <w:r w:rsidR="00C14248">
        <w:rPr>
          <w:rFonts w:ascii="Times New Roman" w:hAnsi="Times New Roman" w:cs="Times New Roman"/>
          <w:sz w:val="24"/>
          <w:szCs w:val="20"/>
        </w:rPr>
        <w:t>.</w:t>
      </w:r>
      <w:r w:rsidR="00442CA5">
        <w:rPr>
          <w:rFonts w:ascii="Times New Roman" w:hAnsi="Times New Roman" w:cs="Times New Roman"/>
          <w:sz w:val="24"/>
          <w:szCs w:val="20"/>
        </w:rPr>
        <w:t xml:space="preserve"> Kot smo spoznali pa je Scrum le orodje za upravljanje in ne vsebuje tehničnih aspektov vodenj</w:t>
      </w:r>
      <w:r w:rsidR="009F6D7B">
        <w:rPr>
          <w:rFonts w:ascii="Times New Roman" w:hAnsi="Times New Roman" w:cs="Times New Roman"/>
          <w:sz w:val="24"/>
          <w:szCs w:val="20"/>
        </w:rPr>
        <w:t>a projekta. Zato s</w:t>
      </w:r>
      <w:r w:rsidR="00B11B7B">
        <w:rPr>
          <w:rFonts w:ascii="Times New Roman" w:hAnsi="Times New Roman" w:cs="Times New Roman"/>
          <w:sz w:val="24"/>
          <w:szCs w:val="20"/>
        </w:rPr>
        <w:t>o najverjetneje p</w:t>
      </w:r>
      <w:r w:rsidR="00E328D0">
        <w:rPr>
          <w:rFonts w:ascii="Times New Roman" w:hAnsi="Times New Roman" w:cs="Times New Roman"/>
          <w:sz w:val="24"/>
          <w:szCs w:val="20"/>
        </w:rPr>
        <w:t>odjetja</w:t>
      </w:r>
      <w:r w:rsidR="00B11B7B">
        <w:rPr>
          <w:rFonts w:ascii="Times New Roman" w:hAnsi="Times New Roman" w:cs="Times New Roman"/>
          <w:sz w:val="24"/>
          <w:szCs w:val="20"/>
        </w:rPr>
        <w:t xml:space="preserve"> </w:t>
      </w:r>
      <w:r w:rsidR="00E328D0">
        <w:rPr>
          <w:rFonts w:ascii="Times New Roman" w:hAnsi="Times New Roman" w:cs="Times New Roman"/>
          <w:sz w:val="24"/>
          <w:szCs w:val="20"/>
        </w:rPr>
        <w:t>Scrum</w:t>
      </w:r>
      <w:r w:rsidR="00E85017">
        <w:rPr>
          <w:rFonts w:ascii="Times New Roman" w:hAnsi="Times New Roman" w:cs="Times New Roman"/>
          <w:sz w:val="24"/>
          <w:szCs w:val="20"/>
        </w:rPr>
        <w:t xml:space="preserve"> metodologijo</w:t>
      </w:r>
      <w:r w:rsidR="00E328D0">
        <w:rPr>
          <w:rFonts w:ascii="Times New Roman" w:hAnsi="Times New Roman" w:cs="Times New Roman"/>
          <w:sz w:val="24"/>
          <w:szCs w:val="20"/>
        </w:rPr>
        <w:t xml:space="preserve"> posvojila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Lennart E. Nack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Lennart E. Nacke.</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rum in Kanban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r w:rsidR="009D4DF7">
        <w:rPr>
          <w:rFonts w:ascii="Times New Roman" w:hAnsi="Times New Roman" w:cs="Times New Roman"/>
          <w:sz w:val="24"/>
          <w:szCs w:val="20"/>
        </w:rPr>
        <w:t>Yilmaz in O'Connor</w:t>
      </w:r>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Scrumban,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r w:rsidR="002D3DAC">
        <w:rPr>
          <w:rFonts w:ascii="Times New Roman" w:hAnsi="Times New Roman" w:cs="Times New Roman"/>
          <w:sz w:val="24"/>
          <w:szCs w:val="20"/>
        </w:rPr>
        <w:t>Kanban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w:t>
      </w:r>
      <w:r w:rsidR="000D10C3">
        <w:rPr>
          <w:rFonts w:ascii="Times New Roman" w:hAnsi="Times New Roman" w:cs="Times New Roman"/>
          <w:sz w:val="24"/>
          <w:szCs w:val="20"/>
        </w:rPr>
        <w:t>c</w:t>
      </w:r>
      <w:r w:rsidR="00153F00">
        <w:rPr>
          <w:rFonts w:ascii="Times New Roman" w:hAnsi="Times New Roman" w:cs="Times New Roman"/>
          <w:sz w:val="24"/>
          <w:szCs w:val="20"/>
        </w:rPr>
        <w:t>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815B69"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Scrumwise, Kanbanery, Yodiz, ZenHub, Leankit, Jira, Trello, so idealna za spremljanje nalog, saj omogočajo kreiranje Kanban tabel. Poleg tega omogočajo tudi komunikac</w:t>
      </w:r>
      <w:r w:rsidR="00CF4BF5">
        <w:rPr>
          <w:rFonts w:ascii="Times New Roman" w:hAnsi="Times New Roman" w:cs="Times New Roman"/>
          <w:sz w:val="24"/>
          <w:szCs w:val="20"/>
        </w:rPr>
        <w:t xml:space="preserve">ijo med ekipami in integracijo z rešitvami za </w:t>
      </w:r>
      <w:r w:rsidR="0051587A">
        <w:rPr>
          <w:rFonts w:ascii="Times New Roman" w:hAnsi="Times New Roman" w:cs="Times New Roman"/>
          <w:sz w:val="24"/>
          <w:szCs w:val="20"/>
        </w:rPr>
        <w:t>spremljanje izvorne kode</w:t>
      </w:r>
      <w:r w:rsidR="003D15D9">
        <w:rPr>
          <w:rFonts w:ascii="Times New Roman" w:hAnsi="Times New Roman" w:cs="Times New Roman"/>
          <w:sz w:val="24"/>
          <w:szCs w:val="20"/>
        </w:rPr>
        <w:t xml:space="preserve"> kot je</w:t>
      </w:r>
      <w:r w:rsidR="00F92280">
        <w:rPr>
          <w:rFonts w:ascii="Times New Roman" w:hAnsi="Times New Roman" w:cs="Times New Roman"/>
          <w:sz w:val="24"/>
          <w:szCs w:val="20"/>
        </w:rPr>
        <w:t xml:space="preserve"> GitHub</w:t>
      </w:r>
      <w:r w:rsidR="00F92280" w:rsidRPr="00455340">
        <w:rPr>
          <w:rStyle w:val="Sprotnaopomba-sklic"/>
        </w:rPr>
        <w:footnoteReference w:id="19"/>
      </w:r>
      <w:r w:rsidR="00F92280">
        <w:rPr>
          <w:rFonts w:ascii="Times New Roman" w:hAnsi="Times New Roman" w:cs="Times New Roman"/>
          <w:sz w:val="24"/>
          <w:szCs w:val="20"/>
        </w:rPr>
        <w:t xml:space="preserve">. Poleg teh poznamo še Fat Panda, Pivotal Tracker, Active Collab, HacknPlan, Asana </w:t>
      </w:r>
      <w:r w:rsidR="00F92280">
        <w:rPr>
          <w:rFonts w:ascii="Times New Roman" w:hAnsi="Times New Roman" w:cs="Times New Roman"/>
          <w:sz w:val="24"/>
          <w:szCs w:val="20"/>
        </w:rPr>
        <w:lastRenderedPageBreak/>
        <w:t>in Slack. Orodja lahko omogočajo tudi definiranje t.i. Gantt</w:t>
      </w:r>
      <w:r w:rsidR="00F92280" w:rsidRPr="00455340">
        <w:rPr>
          <w:rStyle w:val="Sprotnaopomba-sklic"/>
        </w:rPr>
        <w:footnoteReference w:id="20"/>
      </w:r>
      <w:r w:rsidR="00F92280">
        <w:rPr>
          <w:rFonts w:ascii="Times New Roman" w:hAnsi="Times New Roman" w:cs="Times New Roman"/>
          <w:sz w:val="24"/>
          <w:szCs w:val="20"/>
        </w:rPr>
        <w:t xml:space="preserve"> ali PERT</w:t>
      </w:r>
      <w:r w:rsidR="00F92280" w:rsidRPr="00455340">
        <w:rPr>
          <w:rStyle w:val="Sprotnaopomba-sklic"/>
        </w:rPr>
        <w:footnoteReference w:id="21"/>
      </w:r>
      <w:r w:rsidR="00F92280">
        <w:rPr>
          <w:rFonts w:ascii="Times New Roman" w:hAnsi="Times New Roman" w:cs="Times New Roman"/>
          <w:sz w:val="24"/>
          <w:szCs w:val="20"/>
        </w:rPr>
        <w:t xml:space="preserve"> grafov, ki zadostijo definiranjem časovnih načrtov.</w:t>
      </w:r>
    </w:p>
    <w:p w:rsidR="00126A47" w:rsidRDefault="00941A10" w:rsidP="000C57EC">
      <w:pPr>
        <w:contextualSpacing/>
        <w:jc w:val="both"/>
        <w:rPr>
          <w:rFonts w:ascii="Times New Roman" w:hAnsi="Times New Roman" w:cs="Times New Roman"/>
          <w:sz w:val="24"/>
          <w:szCs w:val="20"/>
        </w:rPr>
      </w:pPr>
      <w:r>
        <w:rPr>
          <w:rFonts w:ascii="Times New Roman" w:hAnsi="Times New Roman" w:cs="Times New Roman"/>
          <w:sz w:val="24"/>
          <w:szCs w:val="20"/>
        </w:rPr>
        <w:t>Novi paketi</w:t>
      </w:r>
      <w:r w:rsidR="00056D70">
        <w:rPr>
          <w:rFonts w:ascii="Times New Roman" w:hAnsi="Times New Roman" w:cs="Times New Roman"/>
          <w:sz w:val="24"/>
          <w:szCs w:val="20"/>
        </w:rPr>
        <w:t xml:space="preserve"> takšnih</w:t>
      </w:r>
      <w:r>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Za lažjo odločitev lahko uporabimo analitični hierarhični proces</w:t>
      </w:r>
      <w:r w:rsidR="00455340">
        <w:rPr>
          <w:rStyle w:val="Sprotnaopomba-sklic"/>
          <w:rFonts w:ascii="Times New Roman" w:hAnsi="Times New Roman" w:cs="Times New Roman"/>
          <w:sz w:val="24"/>
          <w:szCs w:val="20"/>
        </w:rPr>
        <w:footnoteReference w:id="22"/>
      </w:r>
      <w:r w:rsidR="00D879FE">
        <w:rPr>
          <w:rFonts w:ascii="Times New Roman" w:hAnsi="Times New Roman" w:cs="Times New Roman"/>
          <w:sz w:val="24"/>
          <w:szCs w:val="20"/>
        </w:rPr>
        <w:t xml:space="preserve">,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Saaty</w:t>
      </w:r>
      <w:r w:rsidR="00E571CE">
        <w:rPr>
          <w:rFonts w:ascii="Times New Roman" w:hAnsi="Times New Roman" w:cs="Times New Roman"/>
          <w:sz w:val="24"/>
          <w:szCs w:val="20"/>
        </w:rPr>
        <w:t>u.</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w:t>
      </w:r>
      <w:r w:rsidR="00CF4BF5">
        <w:rPr>
          <w:rFonts w:ascii="Times New Roman" w:hAnsi="Times New Roman" w:cs="Times New Roman"/>
          <w:sz w:val="24"/>
          <w:szCs w:val="20"/>
        </w:rPr>
        <w:t xml:space="preserve"> različic</w:t>
      </w:r>
      <w:r w:rsidR="00720309">
        <w:rPr>
          <w:rFonts w:ascii="Times New Roman" w:hAnsi="Times New Roman" w:cs="Times New Roman"/>
          <w:sz w:val="24"/>
          <w:szCs w:val="20"/>
        </w:rPr>
        <w:t xml:space="preserve"> </w:t>
      </w:r>
      <w:r w:rsidR="00C47080">
        <w:rPr>
          <w:rFonts w:ascii="Times New Roman" w:hAnsi="Times New Roman" w:cs="Times New Roman"/>
          <w:sz w:val="24"/>
          <w:szCs w:val="20"/>
        </w:rPr>
        <w:t>izvorne kode</w:t>
      </w:r>
      <w:r w:rsidR="00720309">
        <w:rPr>
          <w:rFonts w:ascii="Times New Roman" w:hAnsi="Times New Roman" w:cs="Times New Roman"/>
          <w:sz w:val="24"/>
          <w:szCs w:val="20"/>
        </w:rPr>
        <w:t xml:space="preserve"> in takojšnjo ponastavitev</w:t>
      </w:r>
      <w:r w:rsidR="004C2C7E">
        <w:rPr>
          <w:rFonts w:ascii="Times New Roman" w:hAnsi="Times New Roman" w:cs="Times New Roman"/>
          <w:sz w:val="24"/>
          <w:szCs w:val="20"/>
        </w:rPr>
        <w:t xml:space="preserve"> na delujočo različico</w:t>
      </w:r>
      <w:r w:rsidR="00E979CC">
        <w:rPr>
          <w:rFonts w:ascii="Times New Roman" w:hAnsi="Times New Roman" w:cs="Times New Roman"/>
          <w:sz w:val="24"/>
          <w:szCs w:val="20"/>
        </w:rPr>
        <w:t>.</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C47080">
        <w:rPr>
          <w:rFonts w:ascii="Times New Roman" w:hAnsi="Times New Roman" w:cs="Times New Roman"/>
          <w:sz w:val="24"/>
          <w:szCs w:val="20"/>
        </w:rPr>
        <w:t>e, zvoka ali</w:t>
      </w:r>
      <w:r w:rsidR="0048527B">
        <w:rPr>
          <w:rFonts w:ascii="Times New Roman" w:hAnsi="Times New Roman" w:cs="Times New Roman"/>
          <w:sz w:val="24"/>
          <w:szCs w:val="20"/>
        </w:rPr>
        <w:t xml:space="preserve"> </w:t>
      </w:r>
      <w:r w:rsidR="0008697B">
        <w:rPr>
          <w:rFonts w:ascii="Times New Roman" w:hAnsi="Times New Roman" w:cs="Times New Roman"/>
          <w:sz w:val="24"/>
          <w:szCs w:val="20"/>
        </w:rPr>
        <w:t>slik</w:t>
      </w:r>
      <w:r w:rsidR="0048527B">
        <w:rPr>
          <w:rFonts w:ascii="Times New Roman" w:hAnsi="Times New Roman" w:cs="Times New Roman"/>
          <w:sz w:val="24"/>
          <w:szCs w:val="20"/>
        </w:rPr>
        <w:t>.</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03067B">
        <w:rPr>
          <w:rFonts w:ascii="Times New Roman" w:hAnsi="Times New Roman" w:cs="Times New Roman"/>
          <w:sz w:val="24"/>
          <w:szCs w:val="20"/>
        </w:rPr>
        <w:t xml:space="preserve"> K</w:t>
      </w:r>
      <w:r w:rsidR="00395E18">
        <w:rPr>
          <w:rFonts w:ascii="Times New Roman" w:hAnsi="Times New Roman" w:cs="Times New Roman"/>
          <w:sz w:val="24"/>
          <w:szCs w:val="20"/>
        </w:rPr>
        <w:t xml:space="preserve">omercialne rešitve predstavljajo SourceSafe, </w:t>
      </w:r>
      <w:r w:rsidR="00050507">
        <w:rPr>
          <w:rFonts w:ascii="Times New Roman" w:hAnsi="Times New Roman" w:cs="Times New Roman"/>
          <w:sz w:val="24"/>
          <w:szCs w:val="20"/>
        </w:rPr>
        <w:t>Perforce in AlienBrain, odprtokodne pa Subversion</w:t>
      </w:r>
      <w:r w:rsidR="00D23387">
        <w:rPr>
          <w:rFonts w:ascii="Times New Roman" w:hAnsi="Times New Roman" w:cs="Times New Roman"/>
          <w:sz w:val="24"/>
          <w:szCs w:val="20"/>
        </w:rPr>
        <w:t xml:space="preserve">, </w:t>
      </w:r>
      <w:r w:rsidR="00EF4594">
        <w:rPr>
          <w:rFonts w:ascii="Times New Roman" w:hAnsi="Times New Roman" w:cs="Times New Roman"/>
          <w:sz w:val="24"/>
          <w:szCs w:val="20"/>
        </w:rPr>
        <w:t>TortoiseSVN</w:t>
      </w:r>
      <w:r w:rsidR="00D23387">
        <w:rPr>
          <w:rFonts w:ascii="Times New Roman" w:hAnsi="Times New Roman" w:cs="Times New Roman"/>
          <w:sz w:val="24"/>
          <w:szCs w:val="20"/>
        </w:rPr>
        <w:t xml:space="preserve"> in Git</w:t>
      </w:r>
      <w:r w:rsidR="00EF4594">
        <w:rPr>
          <w:rFonts w:ascii="Times New Roman" w:hAnsi="Times New Roman" w:cs="Times New Roman"/>
          <w:sz w:val="24"/>
          <w:szCs w:val="20"/>
        </w:rPr>
        <w:t xml:space="preserve">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B06D8" w:rsidRDefault="001B06D8" w:rsidP="000C57EC">
      <w:pPr>
        <w:contextualSpacing/>
        <w:jc w:val="both"/>
        <w:rPr>
          <w:rFonts w:ascii="Times New Roman" w:hAnsi="Times New Roman" w:cs="Times New Roman"/>
          <w:sz w:val="24"/>
          <w:szCs w:val="20"/>
        </w:rPr>
      </w:pPr>
    </w:p>
    <w:p w:rsidR="001B06D8"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Slika</w:t>
      </w:r>
      <w:r w:rsidR="003A67A6" w:rsidRPr="003A67A6">
        <w:rPr>
          <w:rFonts w:ascii="Times New Roman" w:hAnsi="Times New Roman" w:cs="Times New Roman"/>
          <w:sz w:val="20"/>
          <w:szCs w:val="20"/>
        </w:rPr>
        <w:t xml:space="preserve"> 7.5 najvišja abstrakcija procesnega modela</w:t>
      </w:r>
    </w:p>
    <w:p w:rsidR="004B60D6"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noProof/>
          <w:sz w:val="20"/>
          <w:szCs w:val="20"/>
          <w:lang w:eastAsia="sl-SI"/>
        </w:rPr>
        <w:drawing>
          <wp:inline distT="0" distB="0" distL="0" distR="0" wp14:anchorId="244B855B" wp14:editId="0047A7EA">
            <wp:extent cx="3238500" cy="999163"/>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243908" cy="1000832"/>
                    </a:xfrm>
                    <a:prstGeom prst="rect">
                      <a:avLst/>
                    </a:prstGeom>
                  </pic:spPr>
                </pic:pic>
              </a:graphicData>
            </a:graphic>
          </wp:inline>
        </w:drawing>
      </w:r>
    </w:p>
    <w:p w:rsidR="003A67A6" w:rsidRDefault="003A67A6"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Vir: lasten</w:t>
      </w:r>
    </w:p>
    <w:p w:rsidR="00551C7D" w:rsidRDefault="00551C7D" w:rsidP="003A67A6">
      <w:pPr>
        <w:contextualSpacing/>
        <w:rPr>
          <w:rFonts w:ascii="Times New Roman" w:hAnsi="Times New Roman" w:cs="Times New Roman"/>
          <w:sz w:val="24"/>
          <w:szCs w:val="20"/>
        </w:rPr>
      </w:pPr>
    </w:p>
    <w:p w:rsidR="00680F1A" w:rsidRPr="003A67A6" w:rsidRDefault="00551C7D" w:rsidP="001C268B">
      <w:pPr>
        <w:contextualSpacing/>
        <w:jc w:val="both"/>
        <w:rPr>
          <w:rFonts w:ascii="Times New Roman" w:hAnsi="Times New Roman" w:cs="Times New Roman"/>
          <w:sz w:val="24"/>
          <w:szCs w:val="20"/>
        </w:rPr>
      </w:pPr>
      <w:r>
        <w:rPr>
          <w:rFonts w:ascii="Times New Roman" w:hAnsi="Times New Roman" w:cs="Times New Roman"/>
          <w:sz w:val="24"/>
          <w:szCs w:val="20"/>
        </w:rPr>
        <w:t>V našem primeru predlagamo uporabo Scrumban procesa kot pomožnega orodja osnovnemu procesu v kombinaciji z agilnimi praksami. Scrumban izboljša Kanbano</w:t>
      </w:r>
      <w:r w:rsidR="001C268B">
        <w:rPr>
          <w:rFonts w:ascii="Times New Roman" w:hAnsi="Times New Roman" w:cs="Times New Roman"/>
          <w:sz w:val="24"/>
          <w:szCs w:val="20"/>
        </w:rPr>
        <w:t>v WiP</w:t>
      </w:r>
      <w:r w:rsidR="00411022">
        <w:rPr>
          <w:rFonts w:ascii="Times New Roman" w:hAnsi="Times New Roman" w:cs="Times New Roman"/>
          <w:sz w:val="24"/>
          <w:szCs w:val="20"/>
        </w:rPr>
        <w:t xml:space="preserve"> </w:t>
      </w:r>
      <w:r w:rsidR="001363D4">
        <w:rPr>
          <w:rFonts w:ascii="Times New Roman" w:hAnsi="Times New Roman" w:cs="Times New Roman"/>
          <w:sz w:val="24"/>
          <w:szCs w:val="20"/>
        </w:rPr>
        <w:t>z vpeljavo</w:t>
      </w:r>
      <w:r w:rsidR="001C268B">
        <w:rPr>
          <w:rFonts w:ascii="Times New Roman" w:hAnsi="Times New Roman" w:cs="Times New Roman"/>
          <w:sz w:val="24"/>
          <w:szCs w:val="20"/>
        </w:rPr>
        <w:t xml:space="preserve"> sistem</w:t>
      </w:r>
      <w:r w:rsidR="001363D4">
        <w:rPr>
          <w:rFonts w:ascii="Times New Roman" w:hAnsi="Times New Roman" w:cs="Times New Roman"/>
          <w:sz w:val="24"/>
          <w:szCs w:val="20"/>
        </w:rPr>
        <w:t>a</w:t>
      </w:r>
      <w:r w:rsidR="001C268B">
        <w:rPr>
          <w:rFonts w:ascii="Times New Roman" w:hAnsi="Times New Roman" w:cs="Times New Roman"/>
          <w:sz w:val="24"/>
          <w:szCs w:val="20"/>
        </w:rPr>
        <w:t xml:space="preserve"> vlečenja</w:t>
      </w:r>
      <w:r w:rsidR="00411022">
        <w:rPr>
          <w:rFonts w:ascii="Times New Roman" w:hAnsi="Times New Roman" w:cs="Times New Roman"/>
          <w:sz w:val="24"/>
          <w:szCs w:val="20"/>
        </w:rPr>
        <w:t>, ki omeji količino dela v teku</w:t>
      </w:r>
      <w:r w:rsidR="005E54CC">
        <w:rPr>
          <w:rFonts w:ascii="Times New Roman" w:hAnsi="Times New Roman" w:cs="Times New Roman"/>
          <w:sz w:val="24"/>
          <w:szCs w:val="20"/>
        </w:rPr>
        <w:t xml:space="preserve"> </w:t>
      </w:r>
      <w:r w:rsidR="005E54CC">
        <w:rPr>
          <w:rFonts w:ascii="Times New Roman" w:hAnsi="Times New Roman" w:cs="Times New Roman"/>
          <w:sz w:val="24"/>
          <w:szCs w:val="20"/>
        </w:rPr>
        <w:fldChar w:fldCharType="begin"/>
      </w:r>
      <w:r w:rsidR="005E54CC">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5E54CC">
        <w:rPr>
          <w:rFonts w:ascii="Times New Roman" w:hAnsi="Times New Roman" w:cs="Times New Roman"/>
          <w:sz w:val="24"/>
          <w:szCs w:val="20"/>
        </w:rPr>
        <w:fldChar w:fldCharType="separate"/>
      </w:r>
      <w:r w:rsidR="005E54CC" w:rsidRPr="005E54CC">
        <w:rPr>
          <w:rFonts w:ascii="Times New Roman" w:hAnsi="Times New Roman" w:cs="Times New Roman"/>
          <w:sz w:val="24"/>
          <w:szCs w:val="24"/>
        </w:rPr>
        <w:t>(Yilmaz in O’</w:t>
      </w:r>
      <w:r w:rsidR="005C02F2">
        <w:rPr>
          <w:rFonts w:ascii="Times New Roman" w:hAnsi="Times New Roman" w:cs="Times New Roman"/>
          <w:sz w:val="24"/>
          <w:szCs w:val="24"/>
        </w:rPr>
        <w:t xml:space="preserve">Connor 2016, </w:t>
      </w:r>
      <w:r w:rsidR="005E54CC" w:rsidRPr="005E54CC">
        <w:rPr>
          <w:rFonts w:ascii="Times New Roman" w:hAnsi="Times New Roman" w:cs="Times New Roman"/>
          <w:sz w:val="24"/>
          <w:szCs w:val="24"/>
        </w:rPr>
        <w:t>242)</w:t>
      </w:r>
      <w:r w:rsidR="005E54CC">
        <w:rPr>
          <w:rFonts w:ascii="Times New Roman" w:hAnsi="Times New Roman" w:cs="Times New Roman"/>
          <w:sz w:val="24"/>
          <w:szCs w:val="20"/>
        </w:rPr>
        <w:fldChar w:fldCharType="end"/>
      </w:r>
      <w:r w:rsidR="001C268B">
        <w:rPr>
          <w:rFonts w:ascii="Times New Roman" w:hAnsi="Times New Roman" w:cs="Times New Roman"/>
          <w:sz w:val="24"/>
          <w:szCs w:val="20"/>
        </w:rPr>
        <w:t xml:space="preserve">. </w:t>
      </w:r>
      <w:r w:rsidR="005E54CC">
        <w:rPr>
          <w:rFonts w:ascii="Times New Roman" w:hAnsi="Times New Roman" w:cs="Times New Roman"/>
          <w:sz w:val="24"/>
          <w:szCs w:val="20"/>
        </w:rPr>
        <w:t>Obremenitev razvoja je tako minimalna</w:t>
      </w:r>
      <w:r>
        <w:rPr>
          <w:rFonts w:ascii="Times New Roman" w:hAnsi="Times New Roman" w:cs="Times New Roman"/>
          <w:sz w:val="24"/>
          <w:szCs w:val="20"/>
        </w:rPr>
        <w:t xml:space="preserve"> </w:t>
      </w:r>
      <w:r w:rsidR="005E54CC">
        <w:rPr>
          <w:rFonts w:ascii="Times New Roman" w:hAnsi="Times New Roman" w:cs="Times New Roman"/>
          <w:sz w:val="24"/>
          <w:szCs w:val="20"/>
        </w:rPr>
        <w:t>in dnevnik zaostankov fiksen.</w:t>
      </w:r>
      <w:r w:rsidR="00CD6296">
        <w:rPr>
          <w:rFonts w:ascii="Times New Roman" w:hAnsi="Times New Roman" w:cs="Times New Roman"/>
          <w:sz w:val="24"/>
          <w:szCs w:val="20"/>
        </w:rPr>
        <w:t xml:space="preserve"> Ocena hitrosti dela tako ni odvisna od števila zgodb, ki jih razvoj proizvede ampak od dnevnika zaostankov.</w:t>
      </w:r>
      <w:r w:rsidR="003F1DAC">
        <w:rPr>
          <w:rFonts w:ascii="Times New Roman" w:hAnsi="Times New Roman" w:cs="Times New Roman"/>
          <w:sz w:val="24"/>
          <w:szCs w:val="20"/>
        </w:rPr>
        <w:t xml:space="preserve"> </w:t>
      </w:r>
      <w:r w:rsidR="005B6C09">
        <w:rPr>
          <w:rFonts w:ascii="Times New Roman" w:hAnsi="Times New Roman" w:cs="Times New Roman"/>
          <w:sz w:val="24"/>
          <w:szCs w:val="20"/>
        </w:rPr>
        <w:t>Prav tako model posodobi dnevne sestanke, katere nadgradi v pol strukturirane intervjuje</w:t>
      </w:r>
      <w:r w:rsidR="003F1DAC">
        <w:rPr>
          <w:rFonts w:ascii="Times New Roman" w:hAnsi="Times New Roman" w:cs="Times New Roman"/>
          <w:sz w:val="24"/>
          <w:szCs w:val="20"/>
        </w:rPr>
        <w:t xml:space="preserve">. Posledično ti sestanki omogočajo ustvarjanje sistematičnih in primerljivih informacij </w:t>
      </w:r>
      <w:r w:rsidR="003F1DAC">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F1DAC">
        <w:rPr>
          <w:rFonts w:ascii="Times New Roman" w:hAnsi="Times New Roman" w:cs="Times New Roman"/>
          <w:sz w:val="24"/>
          <w:szCs w:val="20"/>
        </w:rPr>
        <w:fldChar w:fldCharType="separate"/>
      </w:r>
      <w:r w:rsidR="003F1DAC" w:rsidRPr="005E54CC">
        <w:rPr>
          <w:rFonts w:ascii="Times New Roman" w:hAnsi="Times New Roman" w:cs="Times New Roman"/>
          <w:sz w:val="24"/>
          <w:szCs w:val="24"/>
        </w:rPr>
        <w:t>(Yilmaz in O’</w:t>
      </w:r>
      <w:r w:rsidR="003F1DAC">
        <w:rPr>
          <w:rFonts w:ascii="Times New Roman" w:hAnsi="Times New Roman" w:cs="Times New Roman"/>
          <w:sz w:val="24"/>
          <w:szCs w:val="24"/>
        </w:rPr>
        <w:t xml:space="preserve">Connor 2016, </w:t>
      </w:r>
      <w:r w:rsidR="003F1DAC" w:rsidRPr="005E54CC">
        <w:rPr>
          <w:rFonts w:ascii="Times New Roman" w:hAnsi="Times New Roman" w:cs="Times New Roman"/>
          <w:sz w:val="24"/>
          <w:szCs w:val="24"/>
        </w:rPr>
        <w:t>242)</w:t>
      </w:r>
      <w:r w:rsidR="003F1DAC">
        <w:rPr>
          <w:rFonts w:ascii="Times New Roman" w:hAnsi="Times New Roman" w:cs="Times New Roman"/>
          <w:sz w:val="24"/>
          <w:szCs w:val="20"/>
        </w:rPr>
        <w:fldChar w:fldCharType="end"/>
      </w:r>
      <w:r w:rsidR="00680F1A">
        <w:rPr>
          <w:rFonts w:ascii="Times New Roman" w:hAnsi="Times New Roman" w:cs="Times New Roman"/>
          <w:sz w:val="24"/>
          <w:szCs w:val="20"/>
        </w:rPr>
        <w:t>.</w:t>
      </w:r>
      <w:r w:rsidR="00DB4D70">
        <w:rPr>
          <w:rFonts w:ascii="Times New Roman" w:hAnsi="Times New Roman" w:cs="Times New Roman"/>
          <w:sz w:val="24"/>
          <w:szCs w:val="20"/>
        </w:rPr>
        <w:t xml:space="preserve"> V realnosti veliko razvojnih ekip zgreši pri napovedi trajanja projekta. Zavoljo tega se proti koncu produkcijskega cikla velikokrat pojavi čas krize</w:t>
      </w:r>
      <w:r w:rsidR="00DB4D70" w:rsidRPr="00455340">
        <w:rPr>
          <w:rStyle w:val="Sprotnaopomba-sklic"/>
        </w:rPr>
        <w:footnoteReference w:id="23"/>
      </w:r>
      <w:r w:rsidR="00DB4D70">
        <w:rPr>
          <w:rFonts w:ascii="Times New Roman" w:hAnsi="Times New Roman" w:cs="Times New Roman"/>
          <w:sz w:val="24"/>
          <w:szCs w:val="20"/>
        </w:rPr>
        <w:t xml:space="preserve"> </w:t>
      </w:r>
      <w:r w:rsidR="00DB4D70">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DB4D70">
        <w:rPr>
          <w:rFonts w:ascii="Times New Roman" w:hAnsi="Times New Roman" w:cs="Times New Roman"/>
          <w:sz w:val="24"/>
          <w:szCs w:val="20"/>
        </w:rPr>
        <w:fldChar w:fldCharType="separate"/>
      </w:r>
      <w:r w:rsidR="00DB4D70" w:rsidRPr="00DB4D70">
        <w:rPr>
          <w:rFonts w:ascii="Times New Roman" w:hAnsi="Times New Roman" w:cs="Times New Roman"/>
          <w:sz w:val="24"/>
        </w:rPr>
        <w:t>(Novak 2012, 358)</w:t>
      </w:r>
      <w:r w:rsidR="00DB4D70">
        <w:rPr>
          <w:rFonts w:ascii="Times New Roman" w:hAnsi="Times New Roman" w:cs="Times New Roman"/>
          <w:sz w:val="24"/>
          <w:szCs w:val="20"/>
        </w:rPr>
        <w:fldChar w:fldCharType="end"/>
      </w:r>
      <w:r w:rsidR="00DB4D70">
        <w:rPr>
          <w:rFonts w:ascii="Times New Roman" w:hAnsi="Times New Roman" w:cs="Times New Roman"/>
          <w:sz w:val="24"/>
          <w:szCs w:val="20"/>
        </w:rPr>
        <w:t>.</w:t>
      </w:r>
      <w:r w:rsidR="009F284B">
        <w:rPr>
          <w:rFonts w:ascii="Times New Roman" w:hAnsi="Times New Roman" w:cs="Times New Roman"/>
          <w:sz w:val="24"/>
          <w:szCs w:val="20"/>
        </w:rPr>
        <w:t xml:space="preserve"> Z uporabo tega procesnega modela</w:t>
      </w:r>
      <w:r w:rsidR="00BD0539">
        <w:rPr>
          <w:rFonts w:ascii="Times New Roman" w:hAnsi="Times New Roman" w:cs="Times New Roman"/>
          <w:sz w:val="24"/>
          <w:szCs w:val="20"/>
        </w:rPr>
        <w:t xml:space="preserve"> pridobimo na reševanju težav s</w:t>
      </w:r>
      <w:r w:rsidR="00B46501">
        <w:rPr>
          <w:rFonts w:ascii="Times New Roman" w:hAnsi="Times New Roman" w:cs="Times New Roman"/>
          <w:sz w:val="24"/>
          <w:szCs w:val="20"/>
        </w:rPr>
        <w:t>labih časovnih napovedi razvoja.</w:t>
      </w:r>
      <w:r w:rsidR="00762868">
        <w:rPr>
          <w:rFonts w:ascii="Times New Roman" w:hAnsi="Times New Roman" w:cs="Times New Roman"/>
          <w:sz w:val="24"/>
          <w:szCs w:val="20"/>
        </w:rPr>
        <w:t xml:space="preserve"> Poleg tega predlagamo uporabo</w:t>
      </w:r>
      <w:r w:rsidR="0070002D">
        <w:rPr>
          <w:rFonts w:ascii="Times New Roman" w:hAnsi="Times New Roman" w:cs="Times New Roman"/>
          <w:sz w:val="24"/>
          <w:szCs w:val="20"/>
        </w:rPr>
        <w:t xml:space="preserve"> XP prakse konstantno prisotnega vlagatelja in</w:t>
      </w:r>
      <w:bookmarkStart w:id="0" w:name="_GoBack"/>
      <w:bookmarkEnd w:id="0"/>
      <w:r w:rsidR="00762868">
        <w:rPr>
          <w:rFonts w:ascii="Times New Roman" w:hAnsi="Times New Roman" w:cs="Times New Roman"/>
          <w:sz w:val="24"/>
          <w:szCs w:val="20"/>
        </w:rPr>
        <w:t xml:space="preserve"> </w:t>
      </w:r>
      <w:r w:rsidR="00762868">
        <w:rPr>
          <w:rFonts w:ascii="Times New Roman" w:hAnsi="Times New Roman" w:cs="Times New Roman"/>
          <w:sz w:val="24"/>
          <w:szCs w:val="20"/>
        </w:rPr>
        <w:lastRenderedPageBreak/>
        <w:t>fiksnega 40 urnega tedenskega delavnika, ki še podpre reševanje kriznega časa in onem</w:t>
      </w:r>
      <w:r w:rsidR="00A23628">
        <w:rPr>
          <w:rFonts w:ascii="Times New Roman" w:hAnsi="Times New Roman" w:cs="Times New Roman"/>
          <w:sz w:val="24"/>
          <w:szCs w:val="20"/>
        </w:rPr>
        <w:t>ogoča preobremenitev zaposlenih</w:t>
      </w:r>
      <w:r w:rsidR="003D0605">
        <w:rPr>
          <w:rFonts w:ascii="Times New Roman" w:hAnsi="Times New Roman" w:cs="Times New Roman"/>
          <w:sz w:val="24"/>
          <w:szCs w:val="20"/>
        </w:rPr>
        <w:t>.</w:t>
      </w:r>
    </w:p>
    <w:sectPr w:rsidR="00680F1A" w:rsidRPr="003A67A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762D" w:rsidRDefault="00DC762D" w:rsidP="009A65A9">
      <w:pPr>
        <w:spacing w:after="0" w:line="240" w:lineRule="auto"/>
      </w:pPr>
      <w:r>
        <w:separator/>
      </w:r>
    </w:p>
  </w:endnote>
  <w:endnote w:type="continuationSeparator" w:id="0">
    <w:p w:rsidR="00DC762D" w:rsidRDefault="00DC762D"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762D" w:rsidRDefault="00DC762D" w:rsidP="009A65A9">
      <w:pPr>
        <w:spacing w:after="0" w:line="240" w:lineRule="auto"/>
      </w:pPr>
      <w:r>
        <w:separator/>
      </w:r>
    </w:p>
  </w:footnote>
  <w:footnote w:type="continuationSeparator" w:id="0">
    <w:p w:rsidR="00DC762D" w:rsidRDefault="00DC762D" w:rsidP="009A65A9">
      <w:pPr>
        <w:spacing w:after="0" w:line="240" w:lineRule="auto"/>
      </w:pPr>
      <w:r>
        <w:continuationSeparator/>
      </w:r>
    </w:p>
  </w:footnote>
  <w:footnote w:id="1">
    <w:p w:rsidR="001B06D8" w:rsidRDefault="001B06D8" w:rsidP="00D504D2">
      <w:pPr>
        <w:pStyle w:val="Sprotnaopomba-besedilo"/>
      </w:pPr>
      <w:r w:rsidRPr="00455340">
        <w:rPr>
          <w:rStyle w:val="Sprotnaopomba-sklic"/>
        </w:rPr>
        <w:footnoteRef/>
      </w:r>
      <w:r>
        <w:t xml:space="preserve"> Institute of Electrical and Electronic Engineers – IEEE.</w:t>
      </w:r>
    </w:p>
  </w:footnote>
  <w:footnote w:id="2">
    <w:p w:rsidR="001B06D8" w:rsidRDefault="001B06D8">
      <w:pPr>
        <w:pStyle w:val="Sprotnaopomba-besedilo"/>
      </w:pPr>
      <w:r w:rsidRPr="00455340">
        <w:rPr>
          <w:rStyle w:val="Sprotnaopomba-sklic"/>
        </w:rPr>
        <w:footnoteRef/>
      </w:r>
      <w:r>
        <w:t xml:space="preserve"> (angl.) User Experiece-UX.</w:t>
      </w:r>
    </w:p>
  </w:footnote>
  <w:footnote w:id="3">
    <w:p w:rsidR="001B06D8" w:rsidRDefault="001B06D8">
      <w:pPr>
        <w:pStyle w:val="Sprotnaopomba-besedilo"/>
      </w:pPr>
      <w:r w:rsidRPr="00455340">
        <w:rPr>
          <w:rStyle w:val="Sprotnaopomba-sklic"/>
        </w:rPr>
        <w:footnoteRef/>
      </w:r>
      <w:r>
        <w:t xml:space="preserve"> (angl.) Playtesting.</w:t>
      </w:r>
    </w:p>
  </w:footnote>
  <w:footnote w:id="4">
    <w:p w:rsidR="001B06D8" w:rsidRDefault="001B06D8">
      <w:pPr>
        <w:pStyle w:val="Sprotnaopomba-besedilo"/>
      </w:pPr>
      <w:r w:rsidRPr="00455340">
        <w:rPr>
          <w:rStyle w:val="Sprotnaopomba-sklic"/>
        </w:rPr>
        <w:footnoteRef/>
      </w:r>
      <w:r>
        <w:t xml:space="preserve"> 35% manjkajočih vrednosti (Nesodelovanje).</w:t>
      </w:r>
    </w:p>
  </w:footnote>
  <w:footnote w:id="5">
    <w:p w:rsidR="001B06D8" w:rsidRDefault="001B06D8">
      <w:pPr>
        <w:pStyle w:val="Sprotnaopomba-besedilo"/>
      </w:pPr>
      <w:r w:rsidRPr="00455340">
        <w:rPr>
          <w:rStyle w:val="Sprotnaopomba-sklic"/>
        </w:rPr>
        <w:footnoteRef/>
      </w:r>
      <w:r>
        <w:t xml:space="preserve"> Agile Manifesto. Manifesto for Agile Software Development.</w:t>
      </w:r>
    </w:p>
  </w:footnote>
  <w:footnote w:id="6">
    <w:p w:rsidR="001B06D8" w:rsidRDefault="001B06D8">
      <w:pPr>
        <w:pStyle w:val="Sprotnaopomba-besedilo"/>
      </w:pPr>
      <w:r w:rsidRPr="00455340">
        <w:rPr>
          <w:rStyle w:val="Sprotnaopomba-sklic"/>
        </w:rPr>
        <w:footnoteRef/>
      </w:r>
      <w:r>
        <w:t xml:space="preserve"> SoftwareEngineering – Metamodel for Development Methodologies.</w:t>
      </w:r>
    </w:p>
  </w:footnote>
  <w:footnote w:id="7">
    <w:p w:rsidR="001B06D8" w:rsidRDefault="001B06D8">
      <w:pPr>
        <w:pStyle w:val="Sprotnaopomba-besedilo"/>
      </w:pPr>
      <w:r w:rsidRPr="00455340">
        <w:rPr>
          <w:rStyle w:val="Sprotnaopomba-sklic"/>
        </w:rPr>
        <w:footnoteRef/>
      </w:r>
      <w:r>
        <w:t xml:space="preserve"> Software &amp; Systems Process Engineering Meta-Model – SPEM.</w:t>
      </w:r>
    </w:p>
  </w:footnote>
  <w:footnote w:id="8">
    <w:p w:rsidR="001B06D8" w:rsidRDefault="001B06D8">
      <w:pPr>
        <w:pStyle w:val="Sprotnaopomba-besedilo"/>
      </w:pPr>
      <w:r w:rsidRPr="00455340">
        <w:rPr>
          <w:rStyle w:val="Sprotnaopomba-sklic"/>
        </w:rPr>
        <w:footnoteRef/>
      </w:r>
      <w:r>
        <w:t xml:space="preserve"> Object Management Group – OMG.</w:t>
      </w:r>
    </w:p>
  </w:footnote>
  <w:footnote w:id="9">
    <w:p w:rsidR="001B06D8" w:rsidRDefault="001B06D8">
      <w:pPr>
        <w:pStyle w:val="Sprotnaopomba-besedilo"/>
      </w:pPr>
      <w:r w:rsidRPr="00455340">
        <w:rPr>
          <w:rStyle w:val="Sprotnaopomba-sklic"/>
        </w:rPr>
        <w:footnoteRef/>
      </w:r>
      <w:r>
        <w:t xml:space="preserve"> Meta Object Facility – MOF.</w:t>
      </w:r>
    </w:p>
  </w:footnote>
  <w:footnote w:id="10">
    <w:p w:rsidR="001B06D8" w:rsidRDefault="001B06D8" w:rsidP="007669E9">
      <w:pPr>
        <w:pStyle w:val="Sprotnaopomba-besedilo"/>
      </w:pPr>
      <w:r w:rsidRPr="00455340">
        <w:rPr>
          <w:rStyle w:val="Sprotnaopomba-sklic"/>
        </w:rPr>
        <w:footnoteRef/>
      </w:r>
      <w:r>
        <w:t xml:space="preserve"> (angl.) Domain Specific Process Meta Model – DSPMM.</w:t>
      </w:r>
    </w:p>
  </w:footnote>
  <w:footnote w:id="11">
    <w:p w:rsidR="001B06D8" w:rsidRDefault="001B06D8" w:rsidP="007669E9">
      <w:pPr>
        <w:pStyle w:val="Sprotnaopomba-besedilo"/>
      </w:pPr>
      <w:r w:rsidRPr="00455340">
        <w:rPr>
          <w:rStyle w:val="Sprotnaopomba-sklic"/>
        </w:rPr>
        <w:footnoteRef/>
      </w:r>
      <w:r>
        <w:t xml:space="preserve"> (angl.) Abstract Process Meta Model – AMM.</w:t>
      </w:r>
    </w:p>
  </w:footnote>
  <w:footnote w:id="12">
    <w:p w:rsidR="001B06D8" w:rsidRDefault="001B06D8">
      <w:pPr>
        <w:pStyle w:val="Sprotnaopomba-besedilo"/>
      </w:pPr>
      <w:r w:rsidRPr="00455340">
        <w:rPr>
          <w:rStyle w:val="Sprotnaopomba-sklic"/>
        </w:rPr>
        <w:footnoteRef/>
      </w:r>
      <w:r>
        <w:t xml:space="preserve"> Inženiring meta-metod.</w:t>
      </w:r>
    </w:p>
  </w:footnote>
  <w:footnote w:id="13">
    <w:p w:rsidR="001B06D8" w:rsidRDefault="001B06D8">
      <w:pPr>
        <w:pStyle w:val="Sprotnaopomba-besedilo"/>
      </w:pPr>
      <w:r w:rsidRPr="00455340">
        <w:rPr>
          <w:rStyle w:val="Sprotnaopomba-sklic"/>
        </w:rPr>
        <w:footnoteRef/>
      </w:r>
      <w:r>
        <w:t xml:space="preserve"> Meta-Method for Software Engineering Methods.</w:t>
      </w:r>
    </w:p>
  </w:footnote>
  <w:footnote w:id="14">
    <w:p w:rsidR="001B06D8" w:rsidRDefault="001B06D8">
      <w:pPr>
        <w:pStyle w:val="Sprotnaopomba-besedilo"/>
      </w:pPr>
      <w:r w:rsidRPr="00455340">
        <w:rPr>
          <w:rStyle w:val="Sprotnaopomba-sklic"/>
        </w:rPr>
        <w:footnoteRef/>
      </w:r>
      <w:r>
        <w:t xml:space="preserve"> (angl.) Proof of concept.</w:t>
      </w:r>
    </w:p>
  </w:footnote>
  <w:footnote w:id="15">
    <w:p w:rsidR="001B06D8" w:rsidRDefault="001B06D8">
      <w:pPr>
        <w:pStyle w:val="Sprotnaopomba-besedilo"/>
      </w:pPr>
      <w:r w:rsidRPr="00455340">
        <w:rPr>
          <w:rStyle w:val="Sprotnaopomba-sklic"/>
        </w:rPr>
        <w:footnoteRef/>
      </w:r>
      <w:r>
        <w:t xml:space="preserve"> International Game Development Association.</w:t>
      </w:r>
    </w:p>
  </w:footnote>
  <w:footnote w:id="16">
    <w:p w:rsidR="001B06D8" w:rsidRDefault="001B06D8">
      <w:pPr>
        <w:pStyle w:val="Sprotnaopomba-besedilo"/>
      </w:pPr>
      <w:r w:rsidRPr="00455340">
        <w:rPr>
          <w:rStyle w:val="Sprotnaopomba-sklic"/>
        </w:rPr>
        <w:footnoteRef/>
      </w:r>
      <w:r>
        <w:t xml:space="preserve"> QA- Quality assurance.</w:t>
      </w:r>
    </w:p>
  </w:footnote>
  <w:footnote w:id="17">
    <w:p w:rsidR="001B06D8" w:rsidRDefault="001B06D8">
      <w:pPr>
        <w:pStyle w:val="Sprotnaopomba-besedilo"/>
      </w:pPr>
      <w:r w:rsidRPr="00455340">
        <w:rPr>
          <w:rStyle w:val="Sprotnaopomba-sklic"/>
        </w:rPr>
        <w:footnoteRef/>
      </w:r>
      <w:r>
        <w:t xml:space="preserve"> Will Not Fix, pomeni, da defekt ni dovolj pomemben.</w:t>
      </w:r>
    </w:p>
  </w:footnote>
  <w:footnote w:id="18">
    <w:p w:rsidR="001B06D8" w:rsidRDefault="001B06D8">
      <w:pPr>
        <w:pStyle w:val="Sprotnaopomba-besedilo"/>
      </w:pPr>
      <w:r w:rsidRPr="00455340">
        <w:rPr>
          <w:rStyle w:val="Sprotnaopomba-sklic"/>
        </w:rPr>
        <w:footnoteRef/>
      </w:r>
      <w:r>
        <w:t xml:space="preserve"> Not A Bug, pomeni da ni defekt.</w:t>
      </w:r>
    </w:p>
  </w:footnote>
  <w:footnote w:id="19">
    <w:p w:rsidR="001B06D8" w:rsidRDefault="001B06D8" w:rsidP="00F92280">
      <w:pPr>
        <w:pStyle w:val="Sprotnaopomba-besedilo"/>
      </w:pPr>
      <w:r w:rsidRPr="00455340">
        <w:rPr>
          <w:rStyle w:val="Sprotnaopomba-sklic"/>
        </w:rPr>
        <w:footnoteRef/>
      </w:r>
      <w:r>
        <w:t xml:space="preserve"> Git distribuiran sistem za nadzor različice kode.</w:t>
      </w:r>
    </w:p>
  </w:footnote>
  <w:footnote w:id="20">
    <w:p w:rsidR="001B06D8" w:rsidRDefault="001B06D8" w:rsidP="00F92280">
      <w:pPr>
        <w:pStyle w:val="Sprotnaopomba-besedilo"/>
      </w:pPr>
      <w:r w:rsidRPr="00455340">
        <w:rPr>
          <w:rStyle w:val="Sprotnaopomba-sklic"/>
        </w:rPr>
        <w:footnoteRef/>
      </w:r>
      <w:r>
        <w:t xml:space="preserve"> Je grafikon, ki predstavlja časovni razpored projekta.</w:t>
      </w:r>
    </w:p>
  </w:footnote>
  <w:footnote w:id="21">
    <w:p w:rsidR="001B06D8" w:rsidRDefault="001B06D8" w:rsidP="00F92280">
      <w:pPr>
        <w:pStyle w:val="Sprotnaopomba-besedilo"/>
      </w:pPr>
      <w:r w:rsidRPr="00455340">
        <w:rPr>
          <w:rStyle w:val="Sprotnaopomba-sklic"/>
        </w:rPr>
        <w:footnoteRef/>
      </w:r>
      <w:r>
        <w:t xml:space="preserve"> Program evaluation and review technique, je statistično orodje za analizo nalog, ki so vključene v razvoj.</w:t>
      </w:r>
    </w:p>
  </w:footnote>
  <w:footnote w:id="22">
    <w:p w:rsidR="00455340" w:rsidRDefault="00455340">
      <w:pPr>
        <w:pStyle w:val="Sprotnaopomba-besedilo"/>
      </w:pPr>
      <w:r>
        <w:rPr>
          <w:rStyle w:val="Sprotnaopomba-sklic"/>
        </w:rPr>
        <w:footnoteRef/>
      </w:r>
      <w:r>
        <w:t xml:space="preserve"> AHP – Analytical Hierarchy Process.</w:t>
      </w:r>
    </w:p>
  </w:footnote>
  <w:footnote w:id="23">
    <w:p w:rsidR="00DB4D70" w:rsidRDefault="00DB4D70" w:rsidP="00DB4D70">
      <w:pPr>
        <w:pStyle w:val="Sprotnaopomba-besedilo"/>
      </w:pPr>
      <w:r w:rsidRPr="00455340">
        <w:rPr>
          <w:rStyle w:val="Sprotnaopomba-sklic"/>
        </w:rPr>
        <w:footnoteRef/>
      </w:r>
      <w:r>
        <w:t xml:space="preserve"> (angl.) Crunch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67B"/>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73E"/>
    <w:rsid w:val="000B0BB7"/>
    <w:rsid w:val="000B1483"/>
    <w:rsid w:val="000B14E3"/>
    <w:rsid w:val="000B2409"/>
    <w:rsid w:val="000B291F"/>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6F2"/>
    <w:rsid w:val="000C726D"/>
    <w:rsid w:val="000C78D7"/>
    <w:rsid w:val="000D0118"/>
    <w:rsid w:val="000D05D3"/>
    <w:rsid w:val="000D0B34"/>
    <w:rsid w:val="000D10C3"/>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5E25"/>
    <w:rsid w:val="000E6755"/>
    <w:rsid w:val="000E73A4"/>
    <w:rsid w:val="000E7F47"/>
    <w:rsid w:val="000E7FF1"/>
    <w:rsid w:val="000F004E"/>
    <w:rsid w:val="000F0693"/>
    <w:rsid w:val="000F22CF"/>
    <w:rsid w:val="000F26C0"/>
    <w:rsid w:val="000F323B"/>
    <w:rsid w:val="000F37C5"/>
    <w:rsid w:val="000F3B1C"/>
    <w:rsid w:val="000F4769"/>
    <w:rsid w:val="000F4AE6"/>
    <w:rsid w:val="000F4F0C"/>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49A8"/>
    <w:rsid w:val="00135EE2"/>
    <w:rsid w:val="001363D4"/>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465"/>
    <w:rsid w:val="00171677"/>
    <w:rsid w:val="00171715"/>
    <w:rsid w:val="00171AF9"/>
    <w:rsid w:val="001724B4"/>
    <w:rsid w:val="001726AF"/>
    <w:rsid w:val="00172FD5"/>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06D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68B"/>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93D"/>
    <w:rsid w:val="00227E5D"/>
    <w:rsid w:val="002306E4"/>
    <w:rsid w:val="002306F0"/>
    <w:rsid w:val="0023070C"/>
    <w:rsid w:val="00231585"/>
    <w:rsid w:val="0023252A"/>
    <w:rsid w:val="00232DFC"/>
    <w:rsid w:val="0023364B"/>
    <w:rsid w:val="00233946"/>
    <w:rsid w:val="0023486E"/>
    <w:rsid w:val="00234BF3"/>
    <w:rsid w:val="00234E20"/>
    <w:rsid w:val="002357A5"/>
    <w:rsid w:val="00237232"/>
    <w:rsid w:val="002379C1"/>
    <w:rsid w:val="00237C89"/>
    <w:rsid w:val="00237EE5"/>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42D"/>
    <w:rsid w:val="00297BCB"/>
    <w:rsid w:val="002A0AEC"/>
    <w:rsid w:val="002A1124"/>
    <w:rsid w:val="002A16A4"/>
    <w:rsid w:val="002A1C15"/>
    <w:rsid w:val="002A1C73"/>
    <w:rsid w:val="002A20A3"/>
    <w:rsid w:val="002A2D63"/>
    <w:rsid w:val="002A2EE8"/>
    <w:rsid w:val="002A3406"/>
    <w:rsid w:val="002A3F67"/>
    <w:rsid w:val="002A3FF9"/>
    <w:rsid w:val="002A436D"/>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2D23"/>
    <w:rsid w:val="002F3E7B"/>
    <w:rsid w:val="002F414E"/>
    <w:rsid w:val="002F422F"/>
    <w:rsid w:val="002F4809"/>
    <w:rsid w:val="002F64E2"/>
    <w:rsid w:val="002F67B8"/>
    <w:rsid w:val="0030115E"/>
    <w:rsid w:val="00301733"/>
    <w:rsid w:val="00301C9C"/>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7E5"/>
    <w:rsid w:val="00395E18"/>
    <w:rsid w:val="00395FB8"/>
    <w:rsid w:val="00396242"/>
    <w:rsid w:val="00396EC2"/>
    <w:rsid w:val="00396F4E"/>
    <w:rsid w:val="003971BA"/>
    <w:rsid w:val="003973D4"/>
    <w:rsid w:val="00397634"/>
    <w:rsid w:val="003A01EA"/>
    <w:rsid w:val="003A0755"/>
    <w:rsid w:val="003A0B82"/>
    <w:rsid w:val="003A0F68"/>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7A6"/>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605"/>
    <w:rsid w:val="003D0BB1"/>
    <w:rsid w:val="003D0D4F"/>
    <w:rsid w:val="003D12C7"/>
    <w:rsid w:val="003D15D9"/>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E79C0"/>
    <w:rsid w:val="003F0564"/>
    <w:rsid w:val="003F0E9B"/>
    <w:rsid w:val="003F1DAC"/>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02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2230"/>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2CA5"/>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40"/>
    <w:rsid w:val="00455364"/>
    <w:rsid w:val="004553B4"/>
    <w:rsid w:val="00455470"/>
    <w:rsid w:val="00455809"/>
    <w:rsid w:val="00455D4C"/>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55C"/>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2C7E"/>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4F7FBC"/>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87A"/>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336"/>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1C7D"/>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82"/>
    <w:rsid w:val="0057579E"/>
    <w:rsid w:val="00576507"/>
    <w:rsid w:val="0057773A"/>
    <w:rsid w:val="00580204"/>
    <w:rsid w:val="0058069B"/>
    <w:rsid w:val="00580BB0"/>
    <w:rsid w:val="00580D68"/>
    <w:rsid w:val="00580FB2"/>
    <w:rsid w:val="005813F3"/>
    <w:rsid w:val="00581E93"/>
    <w:rsid w:val="00582203"/>
    <w:rsid w:val="00582423"/>
    <w:rsid w:val="00582BA7"/>
    <w:rsid w:val="00582EA4"/>
    <w:rsid w:val="0058322B"/>
    <w:rsid w:val="0058447F"/>
    <w:rsid w:val="0058486A"/>
    <w:rsid w:val="00586055"/>
    <w:rsid w:val="00586F14"/>
    <w:rsid w:val="0058706A"/>
    <w:rsid w:val="005872A6"/>
    <w:rsid w:val="00590318"/>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3DFA"/>
    <w:rsid w:val="005A453B"/>
    <w:rsid w:val="005A4DFE"/>
    <w:rsid w:val="005A4F07"/>
    <w:rsid w:val="005A5919"/>
    <w:rsid w:val="005A6044"/>
    <w:rsid w:val="005A7532"/>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C09"/>
    <w:rsid w:val="005B6D47"/>
    <w:rsid w:val="005B7C94"/>
    <w:rsid w:val="005B7D67"/>
    <w:rsid w:val="005C0153"/>
    <w:rsid w:val="005C02F2"/>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5D27"/>
    <w:rsid w:val="005D6D65"/>
    <w:rsid w:val="005D754A"/>
    <w:rsid w:val="005E0B45"/>
    <w:rsid w:val="005E1838"/>
    <w:rsid w:val="005E2B44"/>
    <w:rsid w:val="005E38D7"/>
    <w:rsid w:val="005E3BC9"/>
    <w:rsid w:val="005E54CC"/>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0F1A"/>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65D"/>
    <w:rsid w:val="0069484E"/>
    <w:rsid w:val="00694DE7"/>
    <w:rsid w:val="006952D5"/>
    <w:rsid w:val="006954B3"/>
    <w:rsid w:val="0069695A"/>
    <w:rsid w:val="00697114"/>
    <w:rsid w:val="006975FC"/>
    <w:rsid w:val="00697D6A"/>
    <w:rsid w:val="00697E3C"/>
    <w:rsid w:val="00697F22"/>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1A2"/>
    <w:rsid w:val="006B536D"/>
    <w:rsid w:val="006B578F"/>
    <w:rsid w:val="006B6042"/>
    <w:rsid w:val="006B671E"/>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5F0C"/>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B81"/>
    <w:rsid w:val="0070002D"/>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0DFC"/>
    <w:rsid w:val="00740F05"/>
    <w:rsid w:val="0074128B"/>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59A1"/>
    <w:rsid w:val="00755AD7"/>
    <w:rsid w:val="00755DE6"/>
    <w:rsid w:val="0075658F"/>
    <w:rsid w:val="0075697E"/>
    <w:rsid w:val="00757555"/>
    <w:rsid w:val="00757C3E"/>
    <w:rsid w:val="00757FA7"/>
    <w:rsid w:val="0076079F"/>
    <w:rsid w:val="0076090E"/>
    <w:rsid w:val="0076104A"/>
    <w:rsid w:val="0076169C"/>
    <w:rsid w:val="00761C76"/>
    <w:rsid w:val="00761D00"/>
    <w:rsid w:val="00761DB5"/>
    <w:rsid w:val="00762868"/>
    <w:rsid w:val="00762C2C"/>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AE2"/>
    <w:rsid w:val="00776C04"/>
    <w:rsid w:val="007772B7"/>
    <w:rsid w:val="0077742E"/>
    <w:rsid w:val="0077780A"/>
    <w:rsid w:val="007778B7"/>
    <w:rsid w:val="0078039B"/>
    <w:rsid w:val="0078053B"/>
    <w:rsid w:val="0078110C"/>
    <w:rsid w:val="0078125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CF2"/>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B25"/>
    <w:rsid w:val="007A5D15"/>
    <w:rsid w:val="007A6538"/>
    <w:rsid w:val="007A74A7"/>
    <w:rsid w:val="007A77FB"/>
    <w:rsid w:val="007A7CF4"/>
    <w:rsid w:val="007A7F5C"/>
    <w:rsid w:val="007B006C"/>
    <w:rsid w:val="007B068C"/>
    <w:rsid w:val="007B08FE"/>
    <w:rsid w:val="007B1792"/>
    <w:rsid w:val="007B202F"/>
    <w:rsid w:val="007B25A3"/>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363"/>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57D"/>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B69"/>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27A1F"/>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08F"/>
    <w:rsid w:val="00894182"/>
    <w:rsid w:val="0089431E"/>
    <w:rsid w:val="00895164"/>
    <w:rsid w:val="00895C0B"/>
    <w:rsid w:val="00895CC3"/>
    <w:rsid w:val="00895D01"/>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C796A"/>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020"/>
    <w:rsid w:val="00905561"/>
    <w:rsid w:val="00905857"/>
    <w:rsid w:val="00906E61"/>
    <w:rsid w:val="009070E8"/>
    <w:rsid w:val="009078E2"/>
    <w:rsid w:val="00907F99"/>
    <w:rsid w:val="0091198B"/>
    <w:rsid w:val="009119F0"/>
    <w:rsid w:val="00911F6F"/>
    <w:rsid w:val="0091256A"/>
    <w:rsid w:val="009125E1"/>
    <w:rsid w:val="00912881"/>
    <w:rsid w:val="00913EAD"/>
    <w:rsid w:val="00914A31"/>
    <w:rsid w:val="0091550B"/>
    <w:rsid w:val="00915687"/>
    <w:rsid w:val="00915D96"/>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71B6"/>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A12"/>
    <w:rsid w:val="009A3BA4"/>
    <w:rsid w:val="009A3E58"/>
    <w:rsid w:val="009A4ACF"/>
    <w:rsid w:val="009A4AE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26BB"/>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252"/>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284B"/>
    <w:rsid w:val="009F3B44"/>
    <w:rsid w:val="009F3B53"/>
    <w:rsid w:val="009F3E11"/>
    <w:rsid w:val="009F495F"/>
    <w:rsid w:val="009F5009"/>
    <w:rsid w:val="009F5761"/>
    <w:rsid w:val="009F5831"/>
    <w:rsid w:val="009F5BA1"/>
    <w:rsid w:val="009F6793"/>
    <w:rsid w:val="009F695F"/>
    <w:rsid w:val="009F6D7B"/>
    <w:rsid w:val="009F7071"/>
    <w:rsid w:val="009F734C"/>
    <w:rsid w:val="00A0076C"/>
    <w:rsid w:val="00A00EC3"/>
    <w:rsid w:val="00A01A7F"/>
    <w:rsid w:val="00A01B32"/>
    <w:rsid w:val="00A01F81"/>
    <w:rsid w:val="00A02787"/>
    <w:rsid w:val="00A034BC"/>
    <w:rsid w:val="00A04ADD"/>
    <w:rsid w:val="00A04C75"/>
    <w:rsid w:val="00A077F6"/>
    <w:rsid w:val="00A07DDC"/>
    <w:rsid w:val="00A07FF8"/>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628"/>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67CC5"/>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2D8C"/>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3E3E"/>
    <w:rsid w:val="00B04F61"/>
    <w:rsid w:val="00B05088"/>
    <w:rsid w:val="00B066A5"/>
    <w:rsid w:val="00B06DBA"/>
    <w:rsid w:val="00B10419"/>
    <w:rsid w:val="00B107DF"/>
    <w:rsid w:val="00B11B7B"/>
    <w:rsid w:val="00B11C65"/>
    <w:rsid w:val="00B12FEA"/>
    <w:rsid w:val="00B131EE"/>
    <w:rsid w:val="00B14CD5"/>
    <w:rsid w:val="00B14DD0"/>
    <w:rsid w:val="00B14DE7"/>
    <w:rsid w:val="00B14EF1"/>
    <w:rsid w:val="00B15AA2"/>
    <w:rsid w:val="00B16DE7"/>
    <w:rsid w:val="00B16EEE"/>
    <w:rsid w:val="00B1788C"/>
    <w:rsid w:val="00B17B3B"/>
    <w:rsid w:val="00B17C30"/>
    <w:rsid w:val="00B20D8C"/>
    <w:rsid w:val="00B22A76"/>
    <w:rsid w:val="00B2317B"/>
    <w:rsid w:val="00B24435"/>
    <w:rsid w:val="00B26A56"/>
    <w:rsid w:val="00B26FB9"/>
    <w:rsid w:val="00B272DC"/>
    <w:rsid w:val="00B30508"/>
    <w:rsid w:val="00B30679"/>
    <w:rsid w:val="00B306CD"/>
    <w:rsid w:val="00B31C22"/>
    <w:rsid w:val="00B32087"/>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501"/>
    <w:rsid w:val="00B4696D"/>
    <w:rsid w:val="00B46A03"/>
    <w:rsid w:val="00B4728E"/>
    <w:rsid w:val="00B47EDA"/>
    <w:rsid w:val="00B50269"/>
    <w:rsid w:val="00B51CC4"/>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529"/>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39B"/>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0539"/>
    <w:rsid w:val="00BD1606"/>
    <w:rsid w:val="00BD197F"/>
    <w:rsid w:val="00BD1D47"/>
    <w:rsid w:val="00BD1F3F"/>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25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248"/>
    <w:rsid w:val="00C144CD"/>
    <w:rsid w:val="00C1530C"/>
    <w:rsid w:val="00C15AEA"/>
    <w:rsid w:val="00C15BDE"/>
    <w:rsid w:val="00C165F9"/>
    <w:rsid w:val="00C169AB"/>
    <w:rsid w:val="00C1753F"/>
    <w:rsid w:val="00C17757"/>
    <w:rsid w:val="00C17FBB"/>
    <w:rsid w:val="00C20286"/>
    <w:rsid w:val="00C202DC"/>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48E"/>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186"/>
    <w:rsid w:val="00C4498D"/>
    <w:rsid w:val="00C449DE"/>
    <w:rsid w:val="00C44BEC"/>
    <w:rsid w:val="00C45550"/>
    <w:rsid w:val="00C4708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3EB"/>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4AE"/>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A44"/>
    <w:rsid w:val="00CD4C40"/>
    <w:rsid w:val="00CD56F3"/>
    <w:rsid w:val="00CD6175"/>
    <w:rsid w:val="00CD6296"/>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6912"/>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4BF5"/>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3387"/>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0BB"/>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798"/>
    <w:rsid w:val="00DB0F51"/>
    <w:rsid w:val="00DB14E0"/>
    <w:rsid w:val="00DB1720"/>
    <w:rsid w:val="00DB1C3F"/>
    <w:rsid w:val="00DB3848"/>
    <w:rsid w:val="00DB3C41"/>
    <w:rsid w:val="00DB3D8F"/>
    <w:rsid w:val="00DB3EA7"/>
    <w:rsid w:val="00DB407D"/>
    <w:rsid w:val="00DB489C"/>
    <w:rsid w:val="00DB4D70"/>
    <w:rsid w:val="00DB57E4"/>
    <w:rsid w:val="00DB5F3B"/>
    <w:rsid w:val="00DB6F92"/>
    <w:rsid w:val="00DB73BA"/>
    <w:rsid w:val="00DB75BD"/>
    <w:rsid w:val="00DC05A8"/>
    <w:rsid w:val="00DC0FB0"/>
    <w:rsid w:val="00DC1817"/>
    <w:rsid w:val="00DC1B5B"/>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62D"/>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2509"/>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1A7"/>
    <w:rsid w:val="00E26538"/>
    <w:rsid w:val="00E26FC7"/>
    <w:rsid w:val="00E30435"/>
    <w:rsid w:val="00E309C5"/>
    <w:rsid w:val="00E30AC0"/>
    <w:rsid w:val="00E30F2A"/>
    <w:rsid w:val="00E31122"/>
    <w:rsid w:val="00E3133C"/>
    <w:rsid w:val="00E3169E"/>
    <w:rsid w:val="00E324EA"/>
    <w:rsid w:val="00E328D0"/>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25D"/>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7761C"/>
    <w:rsid w:val="00E81A8E"/>
    <w:rsid w:val="00E81B40"/>
    <w:rsid w:val="00E8284B"/>
    <w:rsid w:val="00E82A5C"/>
    <w:rsid w:val="00E82C00"/>
    <w:rsid w:val="00E82F0B"/>
    <w:rsid w:val="00E835E9"/>
    <w:rsid w:val="00E83AE4"/>
    <w:rsid w:val="00E8429A"/>
    <w:rsid w:val="00E84D92"/>
    <w:rsid w:val="00E84F6A"/>
    <w:rsid w:val="00E85017"/>
    <w:rsid w:val="00E85216"/>
    <w:rsid w:val="00E85E0A"/>
    <w:rsid w:val="00E86E31"/>
    <w:rsid w:val="00E870DF"/>
    <w:rsid w:val="00E87476"/>
    <w:rsid w:val="00E9057A"/>
    <w:rsid w:val="00E910A5"/>
    <w:rsid w:val="00E9196E"/>
    <w:rsid w:val="00E91DB7"/>
    <w:rsid w:val="00E9225F"/>
    <w:rsid w:val="00E923A5"/>
    <w:rsid w:val="00E93987"/>
    <w:rsid w:val="00E93A3F"/>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906"/>
    <w:rsid w:val="00ED3B50"/>
    <w:rsid w:val="00ED4066"/>
    <w:rsid w:val="00ED48E4"/>
    <w:rsid w:val="00ED4E2F"/>
    <w:rsid w:val="00ED53F6"/>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700"/>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01C"/>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BBA"/>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0E50"/>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1DF"/>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1E9A3-F14B-4AAB-9D33-46EBD1F71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0</TotalTime>
  <Pages>19</Pages>
  <Words>51630</Words>
  <Characters>294296</Characters>
  <Application>Microsoft Office Word</Application>
  <DocSecurity>0</DocSecurity>
  <Lines>2452</Lines>
  <Paragraphs>69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45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896</cp:revision>
  <dcterms:created xsi:type="dcterms:W3CDTF">2017-11-24T08:18:00Z</dcterms:created>
  <dcterms:modified xsi:type="dcterms:W3CDTF">2018-01-0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Tgqboi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